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129539" w14:textId="77777777" w:rsidR="00F30EFC" w:rsidRPr="008A1B39" w:rsidRDefault="00F30EFC" w:rsidP="00F30EFC">
      <w:pPr>
        <w:spacing w:line="360" w:lineRule="auto"/>
        <w:jc w:val="both"/>
        <w:rPr>
          <w:bCs/>
        </w:rPr>
      </w:pPr>
      <w:bookmarkStart w:id="0" w:name="_GoBack"/>
      <w:bookmarkEnd w:id="0"/>
      <w:r>
        <w:rPr>
          <w:b/>
        </w:rPr>
        <w:t>Supplementary File</w:t>
      </w:r>
      <w:r>
        <w:rPr>
          <w:b/>
        </w:rPr>
        <w:t xml:space="preserve"> </w:t>
      </w:r>
      <w:r>
        <w:rPr>
          <w:b/>
        </w:rPr>
        <w:t xml:space="preserve">1: </w:t>
      </w:r>
      <w:r>
        <w:rPr>
          <w:b/>
          <w:i/>
        </w:rPr>
        <w:t>Saccharomyces cerevisiae</w:t>
      </w:r>
      <w:r>
        <w:rPr>
          <w:b/>
        </w:rPr>
        <w:t xml:space="preserve"> strains used in this work. 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1442"/>
        <w:gridCol w:w="7918"/>
      </w:tblGrid>
      <w:tr w:rsidR="00F30EFC" w:rsidRPr="00BD5758" w14:paraId="21E4BBB6" w14:textId="77777777" w:rsidTr="00762B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443" w:type="dxa"/>
          </w:tcPr>
          <w:p w14:paraId="23F373CA" w14:textId="77777777" w:rsidR="00F30EFC" w:rsidRPr="00BD5758" w:rsidRDefault="00F30EFC" w:rsidP="00762B29">
            <w:pPr>
              <w:spacing w:line="360" w:lineRule="auto"/>
              <w:jc w:val="both"/>
              <w:rPr>
                <w:b w:val="0"/>
                <w:sz w:val="22"/>
                <w:szCs w:val="22"/>
              </w:rPr>
            </w:pPr>
          </w:p>
        </w:tc>
        <w:tc>
          <w:tcPr>
            <w:tcW w:w="8133" w:type="dxa"/>
          </w:tcPr>
          <w:p w14:paraId="4DADDC2E" w14:textId="77777777" w:rsidR="00F30EFC" w:rsidRPr="00BD5758" w:rsidRDefault="00F30EFC" w:rsidP="00762B2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</w:p>
        </w:tc>
      </w:tr>
      <w:tr w:rsidR="00F30EFC" w:rsidRPr="00BD5758" w14:paraId="465D76CA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5F01F747" w14:textId="77777777" w:rsidR="00F30EFC" w:rsidRPr="00BD5758" w:rsidRDefault="00F30EFC" w:rsidP="00762B29">
            <w:pPr>
              <w:spacing w:line="360" w:lineRule="auto"/>
              <w:jc w:val="both"/>
              <w:rPr>
                <w:bCs w:val="0"/>
                <w:sz w:val="22"/>
                <w:szCs w:val="22"/>
              </w:rPr>
            </w:pPr>
            <w:r w:rsidRPr="00BD5758">
              <w:rPr>
                <w:bCs w:val="0"/>
                <w:sz w:val="22"/>
                <w:szCs w:val="22"/>
              </w:rPr>
              <w:t>Name</w:t>
            </w:r>
          </w:p>
        </w:tc>
        <w:tc>
          <w:tcPr>
            <w:tcW w:w="8133" w:type="dxa"/>
          </w:tcPr>
          <w:p w14:paraId="6978478A" w14:textId="77777777" w:rsidR="00F30EFC" w:rsidRPr="00BD5758" w:rsidRDefault="00F30EFC" w:rsidP="00762B2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2"/>
                <w:szCs w:val="22"/>
              </w:rPr>
            </w:pPr>
            <w:r w:rsidRPr="00BD5758">
              <w:rPr>
                <w:b/>
                <w:sz w:val="22"/>
                <w:szCs w:val="22"/>
              </w:rPr>
              <w:t>Genotype</w:t>
            </w:r>
          </w:p>
        </w:tc>
      </w:tr>
      <w:tr w:rsidR="00F30EFC" w:rsidRPr="00BD5758" w14:paraId="568B2362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0AA2EE51" w14:textId="77777777" w:rsidR="00F30EFC" w:rsidRPr="00BD5758" w:rsidRDefault="00F30EFC" w:rsidP="00762B29">
            <w:pPr>
              <w:spacing w:line="360" w:lineRule="auto"/>
              <w:jc w:val="both"/>
              <w:rPr>
                <w:b w:val="0"/>
                <w:sz w:val="22"/>
                <w:szCs w:val="22"/>
              </w:rPr>
            </w:pPr>
            <w:r w:rsidRPr="00BD5758">
              <w:rPr>
                <w:b w:val="0"/>
                <w:sz w:val="22"/>
                <w:szCs w:val="22"/>
              </w:rPr>
              <w:t>WDHY5509</w:t>
            </w:r>
            <w:r w:rsidRPr="00B64AC5">
              <w:rPr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279D3F1E" w14:textId="77777777" w:rsidR="00F30EFC" w:rsidRPr="00BD5758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BD5758">
              <w:rPr>
                <w:i/>
                <w:iCs/>
                <w:color w:val="000000"/>
                <w:sz w:val="22"/>
                <w:szCs w:val="22"/>
              </w:rPr>
              <w:t xml:space="preserve">MATa-inc, </w:t>
            </w:r>
            <w:r w:rsidRPr="00BD5758">
              <w:rPr>
                <w:i/>
                <w:iCs/>
                <w:sz w:val="22"/>
                <w:szCs w:val="22"/>
              </w:rPr>
              <w:t>ura3::LY-HOcs, lys2::LYover0, trp1::GAL-HO-hphMX, his3D200, can1-100, leu2-3,112, ade2-1, RAD5</w:t>
            </w:r>
          </w:p>
        </w:tc>
      </w:tr>
      <w:tr w:rsidR="00F30EFC" w:rsidRPr="00A20089" w14:paraId="36763C65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32D95D5D" w14:textId="77777777" w:rsidR="00F30EFC" w:rsidRPr="00A20089" w:rsidRDefault="00F30EFC" w:rsidP="00762B29">
            <w:pPr>
              <w:spacing w:line="360" w:lineRule="auto"/>
              <w:jc w:val="both"/>
              <w:rPr>
                <w:b w:val="0"/>
                <w:sz w:val="22"/>
                <w:szCs w:val="22"/>
              </w:rPr>
            </w:pPr>
            <w:r w:rsidRPr="00A20089">
              <w:rPr>
                <w:b w:val="0"/>
                <w:sz w:val="22"/>
                <w:szCs w:val="22"/>
              </w:rPr>
              <w:t>WDHY5511</w:t>
            </w:r>
            <w:r w:rsidRPr="00A20089">
              <w:rPr>
                <w:b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57DF8ECD" w14:textId="77777777" w:rsidR="00F30EFC" w:rsidRPr="00C419C3" w:rsidRDefault="00F30EFC" w:rsidP="0076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C419C3">
              <w:rPr>
                <w:i/>
                <w:iCs/>
                <w:color w:val="000000"/>
                <w:sz w:val="22"/>
                <w:szCs w:val="22"/>
              </w:rPr>
              <w:t xml:space="preserve">MATα-inc, </w:t>
            </w:r>
            <w:r w:rsidRPr="00C419C3">
              <w:rPr>
                <w:i/>
                <w:iCs/>
                <w:sz w:val="22"/>
                <w:szCs w:val="22"/>
              </w:rPr>
              <w:t>ura3::LY-HOcs, lys2::LYover0, trp1::GAL-HO-hphMX, his3D200, can1-100, leu2-3,112, ade2-1, RAD5</w:t>
            </w:r>
          </w:p>
        </w:tc>
      </w:tr>
      <w:tr w:rsidR="00F30EFC" w:rsidRPr="00A20089" w14:paraId="23CE7B95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70F7B413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58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  <w:vAlign w:val="bottom"/>
          </w:tcPr>
          <w:p w14:paraId="69C41E62" w14:textId="77777777" w:rsidR="00F30EFC" w:rsidRPr="00A20089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a-inc, ura3::LY-HOcs, lys2::LYover0, trp1::GAL-HO hphMX, his3, leu2-3,112, ade2-1, can1-100 RAD5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::KanMX</w:t>
            </w:r>
          </w:p>
        </w:tc>
      </w:tr>
      <w:tr w:rsidR="00F30EFC" w:rsidRPr="00A20089" w14:paraId="0CB371A9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4367BEC6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59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  <w:vAlign w:val="bottom"/>
          </w:tcPr>
          <w:p w14:paraId="7E0E7BE1" w14:textId="77777777" w:rsidR="00F30EFC" w:rsidRPr="00A20089" w:rsidRDefault="00F30EFC" w:rsidP="0076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α-inc, ura3::LY-HOcs, lys2::LYover0, trp1::GAL-HO hphMX, his3D200 or 11,15, leu2-3,112, ade2-1, can1-100 RAD5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::KanMX</w:t>
            </w:r>
          </w:p>
        </w:tc>
      </w:tr>
      <w:tr w:rsidR="00F30EFC" w:rsidRPr="00A20089" w14:paraId="16EB2716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5B1C0AE1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55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5DDA3333" w14:textId="77777777" w:rsidR="00F30EFC" w:rsidRPr="00A20089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a-inc, ura3::LY-HOcs, lys2::LYover0, trp1::GAL-HO hphMX, his3D200 or 11,15, leu2-3,112, ade2-1, can1-100 RAD5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-K352R</w:t>
            </w:r>
          </w:p>
        </w:tc>
      </w:tr>
      <w:tr w:rsidR="00F30EFC" w:rsidRPr="00A20089" w14:paraId="0594C1AF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56473E9F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56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063A4C7B" w14:textId="77777777" w:rsidR="00F30EFC" w:rsidRPr="001D3EBB" w:rsidRDefault="00F30EFC" w:rsidP="00762B2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α-inc, ura3::LY-HOcs, lys2::LYover0, trp1::GAL-HO hphMX, his3D200 or 11,15, leu2-3,112, ade2-1, can1-100 RAD5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-K352R</w:t>
            </w:r>
          </w:p>
        </w:tc>
      </w:tr>
      <w:tr w:rsidR="00F30EFC" w:rsidRPr="00A20089" w14:paraId="6972B3EE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36D7167D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4987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748690EC" w14:textId="77777777" w:rsidR="00F30EFC" w:rsidRPr="00A20089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>MATa-/α-inc, ura3::LY-HOcs/-, lys2::LYover0/-, trp1::GAL-HO hphMX/-, his3D200 or 11,15/-, leu2-3,112/-, ade2-1/-, can1-100/- RAD5/-</w:t>
            </w:r>
          </w:p>
        </w:tc>
      </w:tr>
      <w:tr w:rsidR="00F30EFC" w:rsidRPr="00A20089" w14:paraId="103D9B8D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706D9796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60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375D4570" w14:textId="77777777" w:rsidR="00F30EFC" w:rsidRPr="00A20089" w:rsidRDefault="00F30EFC" w:rsidP="0076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a-/α-inc, ura3::LY-HOcs/-, lys2::LYover0/-, trp1::GAL-HO hphMX/-, his3D200 or 11,15/-, leu2-3,112/-, ade2-1/-, can1-100/- RAD5/-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::KanMX/-</w:t>
            </w:r>
          </w:p>
        </w:tc>
      </w:tr>
      <w:tr w:rsidR="00F30EFC" w:rsidRPr="00A20089" w14:paraId="0883F45B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26853D1A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370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133" w:type="dxa"/>
          </w:tcPr>
          <w:p w14:paraId="6085CFDB" w14:textId="77777777" w:rsidR="00F30EFC" w:rsidRPr="00A20089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2"/>
                <w:szCs w:val="22"/>
              </w:rPr>
            </w:pPr>
            <w:r w:rsidRPr="00A20089">
              <w:rPr>
                <w:i/>
                <w:iCs/>
                <w:color w:val="000000"/>
                <w:sz w:val="22"/>
                <w:szCs w:val="22"/>
              </w:rPr>
              <w:t xml:space="preserve">MATa-/α-inc, ura3::LY-HOcs/-, lys2::LYover0/-, trp1::GAL-HO hphMX/-, his3D200 or 11,15/-, leu2-3,112/-, ade2-1/-, can1-100/- RAD5/-, 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::</w:t>
            </w:r>
            <w:r>
              <w:rPr>
                <w:i/>
                <w:iCs/>
                <w:color w:val="000000"/>
                <w:sz w:val="22"/>
                <w:szCs w:val="22"/>
              </w:rPr>
              <w:t>tid1</w:t>
            </w:r>
            <w:r w:rsidRPr="00A20089">
              <w:rPr>
                <w:i/>
                <w:iCs/>
                <w:color w:val="000000"/>
                <w:sz w:val="22"/>
                <w:szCs w:val="22"/>
              </w:rPr>
              <w:t>-K352R/-</w:t>
            </w:r>
          </w:p>
        </w:tc>
      </w:tr>
      <w:tr w:rsidR="00F30EFC" w:rsidRPr="00A20089" w14:paraId="62EA0F00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4941FAD5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824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2</w:t>
            </w:r>
            <w:r w:rsidRPr="002F1E87">
              <w:rPr>
                <w:b w:val="0"/>
                <w:bCs w:val="0"/>
                <w:sz w:val="22"/>
                <w:szCs w:val="22"/>
              </w:rPr>
              <w:t xml:space="preserve"> (YAM072)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8133" w:type="dxa"/>
            <w:vAlign w:val="bottom"/>
          </w:tcPr>
          <w:p w14:paraId="0340AAEE" w14:textId="77777777" w:rsidR="00F30EFC" w:rsidRPr="00A20089" w:rsidRDefault="00F30EFC" w:rsidP="0076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C419C3">
              <w:rPr>
                <w:i/>
                <w:iCs/>
                <w:color w:val="000000"/>
                <w:sz w:val="22"/>
                <w:szCs w:val="22"/>
              </w:rPr>
              <w:t xml:space="preserve">MATa-inc, </w:t>
            </w:r>
            <w:r w:rsidRPr="00C419C3">
              <w:rPr>
                <w:i/>
                <w:iCs/>
                <w:sz w:val="22"/>
                <w:szCs w:val="22"/>
              </w:rPr>
              <w:t xml:space="preserve">hoD, ade3::GAL-HO, HMLa-inc, MATa, MATZ2del MATZ1del148bp::Cg-TRP1, hml::MAT::NAT-inc-&gt;distal-KAN (148bp homology to MAT), RE-HPHMX, hmr::LEU2, </w:t>
            </w:r>
            <w:r w:rsidRPr="004A1633">
              <w:rPr>
                <w:i/>
                <w:iCs/>
                <w:sz w:val="22"/>
                <w:szCs w:val="22"/>
              </w:rPr>
              <w:t>bar1D::ADE3, nej1D::KANMX, ade1, leu2,3-112, trp1::hisG, ura3-52, thr4, lys5</w:t>
            </w:r>
          </w:p>
        </w:tc>
      </w:tr>
      <w:tr w:rsidR="00F30EFC" w:rsidRPr="00A20089" w14:paraId="5A9705C2" w14:textId="77777777" w:rsidTr="00762B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484E6917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825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2</w:t>
            </w:r>
            <w:r w:rsidRPr="002F1E87">
              <w:rPr>
                <w:b w:val="0"/>
                <w:bCs w:val="0"/>
                <w:sz w:val="22"/>
                <w:szCs w:val="22"/>
              </w:rPr>
              <w:t xml:space="preserve"> (YAM075)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8133" w:type="dxa"/>
            <w:vAlign w:val="bottom"/>
          </w:tcPr>
          <w:p w14:paraId="03226C07" w14:textId="77777777" w:rsidR="00F30EFC" w:rsidRPr="00A20089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C419C3">
              <w:rPr>
                <w:i/>
                <w:iCs/>
                <w:color w:val="000000"/>
                <w:sz w:val="22"/>
                <w:szCs w:val="22"/>
              </w:rPr>
              <w:t xml:space="preserve">MATa-inc, </w:t>
            </w:r>
            <w:r w:rsidRPr="00C419C3">
              <w:rPr>
                <w:i/>
                <w:iCs/>
                <w:sz w:val="22"/>
                <w:szCs w:val="22"/>
              </w:rPr>
              <w:t>hoD, ade3::GAL-HO, HMLa-inc, MATa, hmr::LEU2, bar1D::ADE3, nej1D::KANMX, RE-HPHMX, HMLY</w:t>
            </w:r>
            <w:r w:rsidRPr="004A1633">
              <w:rPr>
                <w:i/>
                <w:iCs/>
                <w:sz w:val="22"/>
                <w:szCs w:val="22"/>
              </w:rPr>
              <w:t>α</w:t>
            </w:r>
            <w:r w:rsidRPr="00A20089">
              <w:rPr>
                <w:i/>
                <w:iCs/>
                <w:sz w:val="22"/>
                <w:szCs w:val="22"/>
              </w:rPr>
              <w:t>del::NATMX-inc-2216bpMAT-distal-KANMX, ade1, leu2,3-112, trp1::hisG, ura3-52, thr4, lys5</w:t>
            </w:r>
          </w:p>
        </w:tc>
      </w:tr>
      <w:tr w:rsidR="00F30EFC" w:rsidRPr="00A20089" w14:paraId="34564281" w14:textId="77777777" w:rsidTr="0076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6EC4CCAD" w14:textId="77777777" w:rsidR="00F30EFC" w:rsidRPr="002F1E87" w:rsidRDefault="00F30EFC" w:rsidP="00762B29">
            <w:pPr>
              <w:spacing w:line="360" w:lineRule="auto"/>
              <w:jc w:val="both"/>
              <w:rPr>
                <w:b w:val="0"/>
                <w:bCs w:val="0"/>
                <w:sz w:val="22"/>
                <w:szCs w:val="22"/>
              </w:rPr>
            </w:pPr>
            <w:r w:rsidRPr="002F1E87">
              <w:rPr>
                <w:b w:val="0"/>
                <w:bCs w:val="0"/>
                <w:sz w:val="22"/>
                <w:szCs w:val="22"/>
              </w:rPr>
              <w:t>WDHY5849</w:t>
            </w:r>
            <w:r w:rsidRPr="002F1E87">
              <w:rPr>
                <w:b w:val="0"/>
                <w:bCs w:val="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8133" w:type="dxa"/>
            <w:vAlign w:val="bottom"/>
          </w:tcPr>
          <w:p w14:paraId="0EECFA98" w14:textId="77777777" w:rsidR="00F30EFC" w:rsidRPr="00A20089" w:rsidRDefault="00F30EFC" w:rsidP="0076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4A1633">
              <w:rPr>
                <w:i/>
                <w:iCs/>
                <w:color w:val="000000"/>
                <w:sz w:val="22"/>
                <w:szCs w:val="22"/>
              </w:rPr>
              <w:t xml:space="preserve">MATa-inc, </w:t>
            </w:r>
            <w:r w:rsidRPr="00A20089">
              <w:rPr>
                <w:i/>
                <w:iCs/>
                <w:sz w:val="22"/>
                <w:szCs w:val="22"/>
              </w:rPr>
              <w:t xml:space="preserve">hoD, ade3::GAL-HO, HMLa-inc, MATa, MATZ2del MATZ1del148bp::Cg-TRP1, hml::MAT::NAT-inc-&gt;distal-KAN (148bp homology to MAT), RE-HPHMX, hmr::LEU2, bar1D::ADE3, nej1D::KANMX, ade1, leu2,3-112, trp1::hisG, ura3-52, thr4, lys5, </w:t>
            </w:r>
            <w:r>
              <w:rPr>
                <w:i/>
                <w:iCs/>
                <w:sz w:val="22"/>
                <w:szCs w:val="22"/>
              </w:rPr>
              <w:t>tid1</w:t>
            </w:r>
            <w:r w:rsidRPr="00A20089">
              <w:rPr>
                <w:i/>
                <w:iCs/>
                <w:sz w:val="22"/>
                <w:szCs w:val="22"/>
              </w:rPr>
              <w:t>::URA3</w:t>
            </w:r>
          </w:p>
        </w:tc>
      </w:tr>
      <w:tr w:rsidR="00F30EFC" w:rsidRPr="00BD5758" w14:paraId="15F32F94" w14:textId="77777777" w:rsidTr="00762B29">
        <w:trPr>
          <w:trHeight w:val="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14:paraId="6C422BEC" w14:textId="77777777" w:rsidR="00F30EFC" w:rsidRPr="00BD5758" w:rsidRDefault="00F30EFC" w:rsidP="00762B29">
            <w:pPr>
              <w:spacing w:line="360" w:lineRule="auto"/>
              <w:jc w:val="both"/>
              <w:rPr>
                <w:b w:val="0"/>
                <w:sz w:val="22"/>
                <w:szCs w:val="22"/>
              </w:rPr>
            </w:pPr>
            <w:r w:rsidRPr="00BD5758">
              <w:rPr>
                <w:b w:val="0"/>
                <w:sz w:val="22"/>
                <w:szCs w:val="22"/>
              </w:rPr>
              <w:t>WDHY5850</w:t>
            </w:r>
            <w:r w:rsidRPr="00B64AC5">
              <w:rPr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8133" w:type="dxa"/>
            <w:vAlign w:val="bottom"/>
          </w:tcPr>
          <w:p w14:paraId="419BED80" w14:textId="77777777" w:rsidR="00F30EFC" w:rsidRPr="00BD5758" w:rsidRDefault="00F30EFC" w:rsidP="0076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2"/>
                <w:szCs w:val="22"/>
              </w:rPr>
            </w:pPr>
            <w:r w:rsidRPr="00BD5758">
              <w:rPr>
                <w:i/>
                <w:iCs/>
                <w:color w:val="000000"/>
                <w:sz w:val="22"/>
                <w:szCs w:val="22"/>
              </w:rPr>
              <w:t xml:space="preserve">MATa-inc, </w:t>
            </w:r>
            <w:r w:rsidRPr="00BD5758">
              <w:rPr>
                <w:i/>
                <w:iCs/>
                <w:sz w:val="22"/>
                <w:szCs w:val="22"/>
              </w:rPr>
              <w:t>hoD, ade3::GAL-HO, HMLa-inc, MATa, hmr::LEU2, bar1D::ADE3, nej1D::KANMX, RE-HPHMX, HMLY</w:t>
            </w:r>
            <w:r>
              <w:rPr>
                <w:i/>
                <w:iCs/>
                <w:sz w:val="22"/>
                <w:szCs w:val="22"/>
              </w:rPr>
              <w:t>α</w:t>
            </w:r>
            <w:r w:rsidRPr="00BD5758">
              <w:rPr>
                <w:i/>
                <w:iCs/>
                <w:sz w:val="22"/>
                <w:szCs w:val="22"/>
              </w:rPr>
              <w:t xml:space="preserve">del::NATMX-inc-2216bpMAT-distal-KANMX, ade1, leu2,3-112, trp1::hisG, ura3-52, thr4, lys5, </w:t>
            </w:r>
            <w:r>
              <w:rPr>
                <w:i/>
                <w:iCs/>
                <w:sz w:val="22"/>
                <w:szCs w:val="22"/>
              </w:rPr>
              <w:t>tid1</w:t>
            </w:r>
            <w:r w:rsidRPr="00BD5758">
              <w:rPr>
                <w:i/>
                <w:iCs/>
                <w:sz w:val="22"/>
                <w:szCs w:val="22"/>
              </w:rPr>
              <w:t>::URA3</w:t>
            </w:r>
          </w:p>
        </w:tc>
      </w:tr>
    </w:tbl>
    <w:p w14:paraId="2D74FFB5" w14:textId="77777777" w:rsidR="00F30EFC" w:rsidRDefault="00F30EFC" w:rsidP="00F30EFC">
      <w:pPr>
        <w:spacing w:line="360" w:lineRule="auto"/>
        <w:jc w:val="both"/>
        <w:rPr>
          <w:b/>
        </w:rPr>
      </w:pPr>
    </w:p>
    <w:p w14:paraId="7C828C68" w14:textId="77777777" w:rsidR="00F30EFC" w:rsidRPr="00795730" w:rsidRDefault="00F30EFC" w:rsidP="00F30EFC">
      <w:pPr>
        <w:tabs>
          <w:tab w:val="right" w:pos="9360"/>
        </w:tabs>
        <w:rPr>
          <w:sz w:val="22"/>
          <w:szCs w:val="22"/>
          <w:vertAlign w:val="superscript"/>
        </w:rPr>
      </w:pPr>
      <w:r w:rsidRPr="00795730">
        <w:rPr>
          <w:sz w:val="22"/>
          <w:szCs w:val="22"/>
          <w:vertAlign w:val="superscript"/>
        </w:rPr>
        <w:t xml:space="preserve">1 </w:t>
      </w:r>
      <w:r w:rsidRPr="00795730">
        <w:rPr>
          <w:sz w:val="22"/>
          <w:szCs w:val="22"/>
        </w:rPr>
        <w:t xml:space="preserve">W303 strain background. </w:t>
      </w:r>
    </w:p>
    <w:p w14:paraId="375160D3" w14:textId="77777777" w:rsidR="00F30EFC" w:rsidRPr="00795730" w:rsidRDefault="00F30EFC" w:rsidP="00F30EFC">
      <w:pPr>
        <w:tabs>
          <w:tab w:val="right" w:pos="9360"/>
        </w:tabs>
        <w:rPr>
          <w:sz w:val="22"/>
          <w:szCs w:val="22"/>
        </w:rPr>
      </w:pPr>
      <w:r w:rsidRPr="00795730">
        <w:rPr>
          <w:sz w:val="22"/>
          <w:szCs w:val="22"/>
          <w:vertAlign w:val="superscript"/>
        </w:rPr>
        <w:t xml:space="preserve">2 </w:t>
      </w:r>
      <w:r w:rsidRPr="00795730">
        <w:rPr>
          <w:sz w:val="22"/>
          <w:szCs w:val="22"/>
        </w:rPr>
        <w:t xml:space="preserve">S288c strain background. </w:t>
      </w:r>
    </w:p>
    <w:p w14:paraId="47FC5FFC" w14:textId="77777777" w:rsidR="00F30EFC" w:rsidRPr="00795730" w:rsidRDefault="00F30EFC" w:rsidP="00F30EFC">
      <w:pPr>
        <w:tabs>
          <w:tab w:val="right" w:pos="9360"/>
        </w:tabs>
        <w:rPr>
          <w:sz w:val="22"/>
          <w:szCs w:val="22"/>
        </w:rPr>
      </w:pPr>
      <w:r w:rsidRPr="00795730">
        <w:rPr>
          <w:sz w:val="22"/>
          <w:szCs w:val="22"/>
          <w:vertAlign w:val="superscript"/>
        </w:rPr>
        <w:t xml:space="preserve">3 </w:t>
      </w:r>
      <w:r w:rsidRPr="00795730">
        <w:rPr>
          <w:sz w:val="22"/>
          <w:szCs w:val="22"/>
        </w:rPr>
        <w:t xml:space="preserve">Obtained from </w:t>
      </w:r>
      <w:r w:rsidRPr="00795730">
        <w:rPr>
          <w:sz w:val="22"/>
          <w:szCs w:val="22"/>
        </w:rPr>
        <w:fldChar w:fldCharType="begin">
          <w:fldData xml:space="preserve">PEVuZE5vdGU+PENpdGU+PEF1dGhvcj5NZWh0YTwvQXV0aG9yPjxZZWFyPjIwMTc8L1llYXI+PFJl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</w:fldData>
        </w:fldChar>
      </w:r>
      <w:r>
        <w:rPr>
          <w:sz w:val="22"/>
          <w:szCs w:val="22"/>
        </w:rPr>
        <w:instrText xml:space="preserve"> ADDIN EN.CITE </w:instrText>
      </w:r>
      <w:r>
        <w:rPr>
          <w:sz w:val="22"/>
          <w:szCs w:val="22"/>
        </w:rPr>
        <w:fldChar w:fldCharType="begin">
          <w:fldData xml:space="preserve">PEVuZE5vdGU+PENpdGU+PEF1dGhvcj5NZWh0YTwvQXV0aG9yPjxZZWFyPjIwMTc8L1llYXI+PFJl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</w:fldData>
        </w:fldChar>
      </w:r>
      <w:r>
        <w:rPr>
          <w:sz w:val="22"/>
          <w:szCs w:val="22"/>
        </w:rPr>
        <w:instrText xml:space="preserve"> ADDIN EN.CITE.DATA </w:instrText>
      </w:r>
      <w:r>
        <w:rPr>
          <w:sz w:val="22"/>
          <w:szCs w:val="22"/>
        </w:rPr>
      </w:r>
      <w:r>
        <w:rPr>
          <w:sz w:val="22"/>
          <w:szCs w:val="22"/>
        </w:rPr>
        <w:fldChar w:fldCharType="end"/>
      </w:r>
      <w:r w:rsidRPr="00795730">
        <w:rPr>
          <w:sz w:val="22"/>
          <w:szCs w:val="22"/>
        </w:rPr>
      </w:r>
      <w:r w:rsidRPr="00795730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</w:t>
      </w:r>
      <w:hyperlink w:anchor="_ENREF_35" w:tooltip="Mehta, 2017 #96" w:history="1">
        <w:r w:rsidRPr="00F36684">
          <w:rPr>
            <w:rStyle w:val="Hyperlink"/>
            <w:noProof/>
            <w:sz w:val="22"/>
            <w:szCs w:val="22"/>
          </w:rPr>
          <w:t>Mehta et al., 2017b</w:t>
        </w:r>
      </w:hyperlink>
      <w:r>
        <w:rPr>
          <w:noProof/>
          <w:sz w:val="22"/>
          <w:szCs w:val="22"/>
        </w:rPr>
        <w:t>)</w:t>
      </w:r>
      <w:r w:rsidRPr="00795730">
        <w:rPr>
          <w:sz w:val="22"/>
          <w:szCs w:val="22"/>
        </w:rPr>
        <w:fldChar w:fldCharType="end"/>
      </w:r>
      <w:r w:rsidRPr="00795730">
        <w:rPr>
          <w:sz w:val="22"/>
          <w:szCs w:val="22"/>
        </w:rPr>
        <w:t>.</w:t>
      </w:r>
    </w:p>
    <w:p w14:paraId="1CF68819" w14:textId="77777777" w:rsidR="00F114A0" w:rsidRDefault="00F114A0"/>
    <w:sectPr w:rsidR="00F114A0" w:rsidSect="00DC3ED1">
      <w:footerReference w:type="even" r:id="rId4"/>
      <w:footerReference w:type="default" r:id="rId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1786233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7FB1E83" w14:textId="77777777" w:rsidR="003A5AF8" w:rsidRDefault="00F30EFC" w:rsidP="008771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7CE6ADF" w14:textId="77777777" w:rsidR="003A5AF8" w:rsidRDefault="00F30EFC" w:rsidP="005F7CA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07139584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876077" w14:textId="77777777" w:rsidR="003A5AF8" w:rsidRDefault="00F30EFC" w:rsidP="008771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E8C8C4C" w14:textId="77777777" w:rsidR="003A5AF8" w:rsidRDefault="00F30EFC" w:rsidP="005F7CA1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0EFC"/>
    <w:rsid w:val="00001DB6"/>
    <w:rsid w:val="0000323B"/>
    <w:rsid w:val="00007498"/>
    <w:rsid w:val="00007AD2"/>
    <w:rsid w:val="00007CF8"/>
    <w:rsid w:val="0001055A"/>
    <w:rsid w:val="000124E2"/>
    <w:rsid w:val="000174C5"/>
    <w:rsid w:val="00017EBF"/>
    <w:rsid w:val="000209C8"/>
    <w:rsid w:val="0002261D"/>
    <w:rsid w:val="000267B2"/>
    <w:rsid w:val="00027343"/>
    <w:rsid w:val="000403A6"/>
    <w:rsid w:val="00045FA7"/>
    <w:rsid w:val="0004731B"/>
    <w:rsid w:val="00047B4B"/>
    <w:rsid w:val="0005095E"/>
    <w:rsid w:val="000512EE"/>
    <w:rsid w:val="00053494"/>
    <w:rsid w:val="00053E2C"/>
    <w:rsid w:val="00056273"/>
    <w:rsid w:val="00063F58"/>
    <w:rsid w:val="00064E00"/>
    <w:rsid w:val="00072ABC"/>
    <w:rsid w:val="00074474"/>
    <w:rsid w:val="00080361"/>
    <w:rsid w:val="00080C72"/>
    <w:rsid w:val="000856C5"/>
    <w:rsid w:val="000926CA"/>
    <w:rsid w:val="000A1D5F"/>
    <w:rsid w:val="000A2E73"/>
    <w:rsid w:val="000A4113"/>
    <w:rsid w:val="000B6516"/>
    <w:rsid w:val="000D15CA"/>
    <w:rsid w:val="000D2ADE"/>
    <w:rsid w:val="000D380C"/>
    <w:rsid w:val="000E5C40"/>
    <w:rsid w:val="000F21E4"/>
    <w:rsid w:val="000F7354"/>
    <w:rsid w:val="00103FC4"/>
    <w:rsid w:val="001145B5"/>
    <w:rsid w:val="00126590"/>
    <w:rsid w:val="001357C4"/>
    <w:rsid w:val="001427BE"/>
    <w:rsid w:val="00142EC2"/>
    <w:rsid w:val="001559ED"/>
    <w:rsid w:val="00163B10"/>
    <w:rsid w:val="0017478B"/>
    <w:rsid w:val="00193033"/>
    <w:rsid w:val="001B2582"/>
    <w:rsid w:val="001C3D3B"/>
    <w:rsid w:val="001C5174"/>
    <w:rsid w:val="001C51B3"/>
    <w:rsid w:val="001D317E"/>
    <w:rsid w:val="001F029E"/>
    <w:rsid w:val="00200CEF"/>
    <w:rsid w:val="00201127"/>
    <w:rsid w:val="00206C3D"/>
    <w:rsid w:val="00211A21"/>
    <w:rsid w:val="002152C9"/>
    <w:rsid w:val="002164BC"/>
    <w:rsid w:val="00222674"/>
    <w:rsid w:val="0022451F"/>
    <w:rsid w:val="00225536"/>
    <w:rsid w:val="00231520"/>
    <w:rsid w:val="002347D1"/>
    <w:rsid w:val="00240C3B"/>
    <w:rsid w:val="002465B3"/>
    <w:rsid w:val="00246896"/>
    <w:rsid w:val="002517DF"/>
    <w:rsid w:val="00252704"/>
    <w:rsid w:val="00255936"/>
    <w:rsid w:val="00257B8D"/>
    <w:rsid w:val="00260980"/>
    <w:rsid w:val="00261EB5"/>
    <w:rsid w:val="0026729B"/>
    <w:rsid w:val="00283968"/>
    <w:rsid w:val="00284823"/>
    <w:rsid w:val="00285DB2"/>
    <w:rsid w:val="00293B21"/>
    <w:rsid w:val="00296425"/>
    <w:rsid w:val="002A020F"/>
    <w:rsid w:val="002A1B04"/>
    <w:rsid w:val="002C1FA2"/>
    <w:rsid w:val="002C6DF8"/>
    <w:rsid w:val="002D70E2"/>
    <w:rsid w:val="002E16B7"/>
    <w:rsid w:val="002E26B6"/>
    <w:rsid w:val="002E5E83"/>
    <w:rsid w:val="002E7408"/>
    <w:rsid w:val="002E7F75"/>
    <w:rsid w:val="002F19E5"/>
    <w:rsid w:val="002F4871"/>
    <w:rsid w:val="002F55E3"/>
    <w:rsid w:val="00303BB5"/>
    <w:rsid w:val="00303DE1"/>
    <w:rsid w:val="0031414E"/>
    <w:rsid w:val="00315766"/>
    <w:rsid w:val="00335AC5"/>
    <w:rsid w:val="00346FBF"/>
    <w:rsid w:val="00347D61"/>
    <w:rsid w:val="00350456"/>
    <w:rsid w:val="00351656"/>
    <w:rsid w:val="003534FD"/>
    <w:rsid w:val="003562FF"/>
    <w:rsid w:val="003627D5"/>
    <w:rsid w:val="00367E2C"/>
    <w:rsid w:val="0037040E"/>
    <w:rsid w:val="00371C62"/>
    <w:rsid w:val="00376242"/>
    <w:rsid w:val="0039238F"/>
    <w:rsid w:val="003A0593"/>
    <w:rsid w:val="003A2BB5"/>
    <w:rsid w:val="003A4106"/>
    <w:rsid w:val="003B15F4"/>
    <w:rsid w:val="003B2951"/>
    <w:rsid w:val="003C252B"/>
    <w:rsid w:val="003C2645"/>
    <w:rsid w:val="003C41BD"/>
    <w:rsid w:val="003C489C"/>
    <w:rsid w:val="003D050B"/>
    <w:rsid w:val="003D0BF9"/>
    <w:rsid w:val="003D2EB9"/>
    <w:rsid w:val="003D51F6"/>
    <w:rsid w:val="003E0834"/>
    <w:rsid w:val="003E16E6"/>
    <w:rsid w:val="003E17B5"/>
    <w:rsid w:val="003E3706"/>
    <w:rsid w:val="003E3FD9"/>
    <w:rsid w:val="003E4050"/>
    <w:rsid w:val="003E678C"/>
    <w:rsid w:val="003F7D50"/>
    <w:rsid w:val="004042B1"/>
    <w:rsid w:val="004148CB"/>
    <w:rsid w:val="00422FAD"/>
    <w:rsid w:val="0042559A"/>
    <w:rsid w:val="004308FA"/>
    <w:rsid w:val="00443316"/>
    <w:rsid w:val="00451064"/>
    <w:rsid w:val="00452B23"/>
    <w:rsid w:val="00465C99"/>
    <w:rsid w:val="00467C6F"/>
    <w:rsid w:val="004729E7"/>
    <w:rsid w:val="00474D3D"/>
    <w:rsid w:val="00481587"/>
    <w:rsid w:val="00495BDE"/>
    <w:rsid w:val="004960E2"/>
    <w:rsid w:val="00496253"/>
    <w:rsid w:val="00496E88"/>
    <w:rsid w:val="004A0C2D"/>
    <w:rsid w:val="004A34E8"/>
    <w:rsid w:val="004A695D"/>
    <w:rsid w:val="004B48F0"/>
    <w:rsid w:val="004B74F3"/>
    <w:rsid w:val="004C24EF"/>
    <w:rsid w:val="004D5496"/>
    <w:rsid w:val="004D5B31"/>
    <w:rsid w:val="004E125E"/>
    <w:rsid w:val="004E266B"/>
    <w:rsid w:val="004E2CF1"/>
    <w:rsid w:val="004E5D32"/>
    <w:rsid w:val="004F1411"/>
    <w:rsid w:val="004F1F16"/>
    <w:rsid w:val="004F4AF0"/>
    <w:rsid w:val="004F7A66"/>
    <w:rsid w:val="00505973"/>
    <w:rsid w:val="0050792F"/>
    <w:rsid w:val="005105FE"/>
    <w:rsid w:val="00516D9E"/>
    <w:rsid w:val="00540140"/>
    <w:rsid w:val="005406A1"/>
    <w:rsid w:val="005417F1"/>
    <w:rsid w:val="00542190"/>
    <w:rsid w:val="00552A32"/>
    <w:rsid w:val="00564819"/>
    <w:rsid w:val="00565BDC"/>
    <w:rsid w:val="0058173A"/>
    <w:rsid w:val="00593600"/>
    <w:rsid w:val="005A6176"/>
    <w:rsid w:val="005A786F"/>
    <w:rsid w:val="005B4E2E"/>
    <w:rsid w:val="005C4E8A"/>
    <w:rsid w:val="005C7163"/>
    <w:rsid w:val="005D57FF"/>
    <w:rsid w:val="005D7571"/>
    <w:rsid w:val="005E0E29"/>
    <w:rsid w:val="005E490E"/>
    <w:rsid w:val="005E57B7"/>
    <w:rsid w:val="005E62D5"/>
    <w:rsid w:val="00605CDE"/>
    <w:rsid w:val="00613F63"/>
    <w:rsid w:val="0061405D"/>
    <w:rsid w:val="006155ED"/>
    <w:rsid w:val="00621C3B"/>
    <w:rsid w:val="00647533"/>
    <w:rsid w:val="0065122A"/>
    <w:rsid w:val="006512B4"/>
    <w:rsid w:val="00652930"/>
    <w:rsid w:val="00655A41"/>
    <w:rsid w:val="00655FF5"/>
    <w:rsid w:val="00660A03"/>
    <w:rsid w:val="00663AD1"/>
    <w:rsid w:val="0066670D"/>
    <w:rsid w:val="00667B14"/>
    <w:rsid w:val="00682595"/>
    <w:rsid w:val="00684199"/>
    <w:rsid w:val="00684EF9"/>
    <w:rsid w:val="006A199F"/>
    <w:rsid w:val="006A7128"/>
    <w:rsid w:val="006B0D0D"/>
    <w:rsid w:val="006B4307"/>
    <w:rsid w:val="006B6F70"/>
    <w:rsid w:val="006B7660"/>
    <w:rsid w:val="006C022B"/>
    <w:rsid w:val="006C0FD9"/>
    <w:rsid w:val="006C3420"/>
    <w:rsid w:val="006C4040"/>
    <w:rsid w:val="006C7C74"/>
    <w:rsid w:val="006D2307"/>
    <w:rsid w:val="006D501D"/>
    <w:rsid w:val="006D67A8"/>
    <w:rsid w:val="006E0350"/>
    <w:rsid w:val="006E7780"/>
    <w:rsid w:val="006F24F8"/>
    <w:rsid w:val="006F2837"/>
    <w:rsid w:val="007043C5"/>
    <w:rsid w:val="00712720"/>
    <w:rsid w:val="00714B97"/>
    <w:rsid w:val="007171CE"/>
    <w:rsid w:val="00725469"/>
    <w:rsid w:val="007265CA"/>
    <w:rsid w:val="00733E34"/>
    <w:rsid w:val="0073719F"/>
    <w:rsid w:val="007456F3"/>
    <w:rsid w:val="007473BA"/>
    <w:rsid w:val="00751A7F"/>
    <w:rsid w:val="00760472"/>
    <w:rsid w:val="00761FE2"/>
    <w:rsid w:val="00764A16"/>
    <w:rsid w:val="00783DCC"/>
    <w:rsid w:val="00783F41"/>
    <w:rsid w:val="007841F5"/>
    <w:rsid w:val="007868A0"/>
    <w:rsid w:val="00792F85"/>
    <w:rsid w:val="007A3768"/>
    <w:rsid w:val="007A745A"/>
    <w:rsid w:val="007B36D5"/>
    <w:rsid w:val="007B4864"/>
    <w:rsid w:val="007C16DC"/>
    <w:rsid w:val="007C2E89"/>
    <w:rsid w:val="007C46B9"/>
    <w:rsid w:val="007D56E4"/>
    <w:rsid w:val="007E02B8"/>
    <w:rsid w:val="007E51A2"/>
    <w:rsid w:val="007E5D0F"/>
    <w:rsid w:val="008117EC"/>
    <w:rsid w:val="00813B02"/>
    <w:rsid w:val="0081643B"/>
    <w:rsid w:val="008210C2"/>
    <w:rsid w:val="00823380"/>
    <w:rsid w:val="008253A3"/>
    <w:rsid w:val="008340CE"/>
    <w:rsid w:val="0083442F"/>
    <w:rsid w:val="0084444E"/>
    <w:rsid w:val="00845831"/>
    <w:rsid w:val="00845AF5"/>
    <w:rsid w:val="008479CA"/>
    <w:rsid w:val="00847D7D"/>
    <w:rsid w:val="0085169E"/>
    <w:rsid w:val="0085434C"/>
    <w:rsid w:val="008546FF"/>
    <w:rsid w:val="0087064E"/>
    <w:rsid w:val="00871BA6"/>
    <w:rsid w:val="008767BD"/>
    <w:rsid w:val="00880C60"/>
    <w:rsid w:val="008844A1"/>
    <w:rsid w:val="0088492F"/>
    <w:rsid w:val="00885FD0"/>
    <w:rsid w:val="00886F79"/>
    <w:rsid w:val="00895EA1"/>
    <w:rsid w:val="008A1385"/>
    <w:rsid w:val="008A2561"/>
    <w:rsid w:val="008A5B07"/>
    <w:rsid w:val="008C08F5"/>
    <w:rsid w:val="008C12C2"/>
    <w:rsid w:val="008D161D"/>
    <w:rsid w:val="008D5507"/>
    <w:rsid w:val="008D5E38"/>
    <w:rsid w:val="008E48A0"/>
    <w:rsid w:val="008E4AC2"/>
    <w:rsid w:val="008E6167"/>
    <w:rsid w:val="008E7504"/>
    <w:rsid w:val="00904BCF"/>
    <w:rsid w:val="00911FF2"/>
    <w:rsid w:val="00914B83"/>
    <w:rsid w:val="00922F49"/>
    <w:rsid w:val="00940EFF"/>
    <w:rsid w:val="00947D8D"/>
    <w:rsid w:val="00960DF3"/>
    <w:rsid w:val="009642AA"/>
    <w:rsid w:val="00970890"/>
    <w:rsid w:val="0097247B"/>
    <w:rsid w:val="00972FCB"/>
    <w:rsid w:val="00976E90"/>
    <w:rsid w:val="00981BD4"/>
    <w:rsid w:val="00985101"/>
    <w:rsid w:val="00991F6E"/>
    <w:rsid w:val="009957C8"/>
    <w:rsid w:val="00996FB7"/>
    <w:rsid w:val="009A43E2"/>
    <w:rsid w:val="009A6965"/>
    <w:rsid w:val="009A6A4F"/>
    <w:rsid w:val="009C0067"/>
    <w:rsid w:val="009C238A"/>
    <w:rsid w:val="009C3396"/>
    <w:rsid w:val="009D0971"/>
    <w:rsid w:val="009D1BDA"/>
    <w:rsid w:val="009D4E01"/>
    <w:rsid w:val="009E7A57"/>
    <w:rsid w:val="009F10DC"/>
    <w:rsid w:val="009F5350"/>
    <w:rsid w:val="009F6E24"/>
    <w:rsid w:val="00A063FC"/>
    <w:rsid w:val="00A070C9"/>
    <w:rsid w:val="00A074F5"/>
    <w:rsid w:val="00A11246"/>
    <w:rsid w:val="00A12CE8"/>
    <w:rsid w:val="00A130FE"/>
    <w:rsid w:val="00A156C7"/>
    <w:rsid w:val="00A21762"/>
    <w:rsid w:val="00A36F80"/>
    <w:rsid w:val="00A477CF"/>
    <w:rsid w:val="00A47CCA"/>
    <w:rsid w:val="00A530D2"/>
    <w:rsid w:val="00A62FCE"/>
    <w:rsid w:val="00A67C15"/>
    <w:rsid w:val="00A70D0F"/>
    <w:rsid w:val="00A73E74"/>
    <w:rsid w:val="00A829F1"/>
    <w:rsid w:val="00A914E8"/>
    <w:rsid w:val="00A9254E"/>
    <w:rsid w:val="00AA048F"/>
    <w:rsid w:val="00AA4EB8"/>
    <w:rsid w:val="00AA73A1"/>
    <w:rsid w:val="00AA7FB0"/>
    <w:rsid w:val="00AB39ED"/>
    <w:rsid w:val="00AB47F4"/>
    <w:rsid w:val="00AC21E8"/>
    <w:rsid w:val="00AC78D5"/>
    <w:rsid w:val="00AE61D5"/>
    <w:rsid w:val="00AF59F1"/>
    <w:rsid w:val="00AF5E53"/>
    <w:rsid w:val="00B01E9C"/>
    <w:rsid w:val="00B02A8F"/>
    <w:rsid w:val="00B03DF7"/>
    <w:rsid w:val="00B11D34"/>
    <w:rsid w:val="00B132B6"/>
    <w:rsid w:val="00B17B9F"/>
    <w:rsid w:val="00B20EB1"/>
    <w:rsid w:val="00B266DE"/>
    <w:rsid w:val="00B3620B"/>
    <w:rsid w:val="00B4012D"/>
    <w:rsid w:val="00B41AC3"/>
    <w:rsid w:val="00B41D06"/>
    <w:rsid w:val="00B63DF3"/>
    <w:rsid w:val="00B70450"/>
    <w:rsid w:val="00B8109D"/>
    <w:rsid w:val="00B82ABA"/>
    <w:rsid w:val="00B83FB8"/>
    <w:rsid w:val="00B86B8B"/>
    <w:rsid w:val="00B87458"/>
    <w:rsid w:val="00BA6A25"/>
    <w:rsid w:val="00BB271A"/>
    <w:rsid w:val="00BC06BD"/>
    <w:rsid w:val="00BD3B4B"/>
    <w:rsid w:val="00BF02B0"/>
    <w:rsid w:val="00BF035F"/>
    <w:rsid w:val="00BF0A42"/>
    <w:rsid w:val="00BF0BF5"/>
    <w:rsid w:val="00BF1E9E"/>
    <w:rsid w:val="00BF3470"/>
    <w:rsid w:val="00BF691F"/>
    <w:rsid w:val="00C076E5"/>
    <w:rsid w:val="00C272C7"/>
    <w:rsid w:val="00C32C13"/>
    <w:rsid w:val="00C501A7"/>
    <w:rsid w:val="00C56A55"/>
    <w:rsid w:val="00C57769"/>
    <w:rsid w:val="00C63D2D"/>
    <w:rsid w:val="00C66D1C"/>
    <w:rsid w:val="00C713BC"/>
    <w:rsid w:val="00C82A4C"/>
    <w:rsid w:val="00C83E38"/>
    <w:rsid w:val="00C85FF1"/>
    <w:rsid w:val="00C87099"/>
    <w:rsid w:val="00C90580"/>
    <w:rsid w:val="00CA42B2"/>
    <w:rsid w:val="00CA695E"/>
    <w:rsid w:val="00CB6F2A"/>
    <w:rsid w:val="00CC67B6"/>
    <w:rsid w:val="00CD0A4C"/>
    <w:rsid w:val="00CD4D70"/>
    <w:rsid w:val="00CD6C92"/>
    <w:rsid w:val="00CE2CE6"/>
    <w:rsid w:val="00CF163A"/>
    <w:rsid w:val="00CF4780"/>
    <w:rsid w:val="00D06799"/>
    <w:rsid w:val="00D11775"/>
    <w:rsid w:val="00D14C40"/>
    <w:rsid w:val="00D17CFB"/>
    <w:rsid w:val="00D253C8"/>
    <w:rsid w:val="00D326D5"/>
    <w:rsid w:val="00D34F79"/>
    <w:rsid w:val="00D3522B"/>
    <w:rsid w:val="00D45110"/>
    <w:rsid w:val="00D47F3F"/>
    <w:rsid w:val="00D517BF"/>
    <w:rsid w:val="00D51BB9"/>
    <w:rsid w:val="00D570D3"/>
    <w:rsid w:val="00D57553"/>
    <w:rsid w:val="00D62AE1"/>
    <w:rsid w:val="00D65F97"/>
    <w:rsid w:val="00D775FC"/>
    <w:rsid w:val="00D86DBD"/>
    <w:rsid w:val="00D94154"/>
    <w:rsid w:val="00D97F27"/>
    <w:rsid w:val="00DA036C"/>
    <w:rsid w:val="00DA03DA"/>
    <w:rsid w:val="00DA515B"/>
    <w:rsid w:val="00DA76A2"/>
    <w:rsid w:val="00DB1DFB"/>
    <w:rsid w:val="00DB2ADB"/>
    <w:rsid w:val="00DB6010"/>
    <w:rsid w:val="00DB7D5E"/>
    <w:rsid w:val="00DD2D66"/>
    <w:rsid w:val="00DD45CF"/>
    <w:rsid w:val="00DD5489"/>
    <w:rsid w:val="00DD56BD"/>
    <w:rsid w:val="00DF5634"/>
    <w:rsid w:val="00DF7163"/>
    <w:rsid w:val="00DF763C"/>
    <w:rsid w:val="00E11F80"/>
    <w:rsid w:val="00E12787"/>
    <w:rsid w:val="00E158DB"/>
    <w:rsid w:val="00E15B4F"/>
    <w:rsid w:val="00E21367"/>
    <w:rsid w:val="00E25F14"/>
    <w:rsid w:val="00E35CE2"/>
    <w:rsid w:val="00E5109D"/>
    <w:rsid w:val="00E526D4"/>
    <w:rsid w:val="00E63749"/>
    <w:rsid w:val="00E63F8F"/>
    <w:rsid w:val="00E65BFB"/>
    <w:rsid w:val="00E65E61"/>
    <w:rsid w:val="00E677F8"/>
    <w:rsid w:val="00E67A44"/>
    <w:rsid w:val="00E71CE6"/>
    <w:rsid w:val="00E755AE"/>
    <w:rsid w:val="00E7670B"/>
    <w:rsid w:val="00E84D1D"/>
    <w:rsid w:val="00E874E0"/>
    <w:rsid w:val="00E87BD4"/>
    <w:rsid w:val="00EA19A8"/>
    <w:rsid w:val="00EA3116"/>
    <w:rsid w:val="00EB3495"/>
    <w:rsid w:val="00EB5D7D"/>
    <w:rsid w:val="00EB5EF8"/>
    <w:rsid w:val="00EB5FA0"/>
    <w:rsid w:val="00EC28E1"/>
    <w:rsid w:val="00EC3857"/>
    <w:rsid w:val="00EC484B"/>
    <w:rsid w:val="00EC593F"/>
    <w:rsid w:val="00ED0E19"/>
    <w:rsid w:val="00EF247E"/>
    <w:rsid w:val="00EF6EFE"/>
    <w:rsid w:val="00EF7170"/>
    <w:rsid w:val="00EF756C"/>
    <w:rsid w:val="00F022A0"/>
    <w:rsid w:val="00F03CFE"/>
    <w:rsid w:val="00F04582"/>
    <w:rsid w:val="00F0486F"/>
    <w:rsid w:val="00F114A0"/>
    <w:rsid w:val="00F119CD"/>
    <w:rsid w:val="00F1386C"/>
    <w:rsid w:val="00F174E9"/>
    <w:rsid w:val="00F24452"/>
    <w:rsid w:val="00F30EFC"/>
    <w:rsid w:val="00F35618"/>
    <w:rsid w:val="00F550FA"/>
    <w:rsid w:val="00F5697A"/>
    <w:rsid w:val="00F57C7B"/>
    <w:rsid w:val="00F63731"/>
    <w:rsid w:val="00F64909"/>
    <w:rsid w:val="00F66FDE"/>
    <w:rsid w:val="00F723C3"/>
    <w:rsid w:val="00F72B8F"/>
    <w:rsid w:val="00F77956"/>
    <w:rsid w:val="00F80A30"/>
    <w:rsid w:val="00F9455E"/>
    <w:rsid w:val="00F94CFA"/>
    <w:rsid w:val="00FA1D0F"/>
    <w:rsid w:val="00FA4BB4"/>
    <w:rsid w:val="00FA5360"/>
    <w:rsid w:val="00FB5E9A"/>
    <w:rsid w:val="00FC43F7"/>
    <w:rsid w:val="00FF2F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456E85"/>
  <w14:defaultImageDpi w14:val="32767"/>
  <w15:chartTrackingRefBased/>
  <w15:docId w15:val="{297776EC-C631-2F4F-84F0-92C63CDD84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30EF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30EFC"/>
    <w:rPr>
      <w:color w:val="0000FF"/>
      <w:u w:val="single"/>
    </w:rPr>
  </w:style>
  <w:style w:type="table" w:styleId="PlainTable3">
    <w:name w:val="Plain Table 3"/>
    <w:basedOn w:val="TableNormal"/>
    <w:uiPriority w:val="99"/>
    <w:rsid w:val="00F30EFC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F30EF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0EFC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F30E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63</Words>
  <Characters>2071</Characters>
  <Application>Microsoft Office Word</Application>
  <DocSecurity>0</DocSecurity>
  <Lines>17</Lines>
  <Paragraphs>4</Paragraphs>
  <ScaleCrop>false</ScaleCrop>
  <Company/>
  <LinksUpToDate>false</LinksUpToDate>
  <CharactersWithSpaces>2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lf-Dietrich Heyer</dc:creator>
  <cp:keywords/>
  <dc:description/>
  <cp:lastModifiedBy>Wolf-Dietrich Heyer</cp:lastModifiedBy>
  <cp:revision>1</cp:revision>
  <dcterms:created xsi:type="dcterms:W3CDTF">2020-10-27T18:53:00Z</dcterms:created>
  <dcterms:modified xsi:type="dcterms:W3CDTF">2020-10-27T18:53:00Z</dcterms:modified>
</cp:coreProperties>
</file>